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80165BE" w14:textId="39024129" w:rsidR="005D196F" w:rsidRPr="008E0B11" w:rsidRDefault="00DE06A7" w:rsidP="00DE06A7">
      <w:pPr>
        <w:rPr>
          <w:sz w:val="20"/>
          <w:szCs w:val="20"/>
        </w:rPr>
      </w:pPr>
      <w:r w:rsidRPr="008E0B11">
        <w:rPr>
          <w:sz w:val="20"/>
          <w:szCs w:val="20"/>
        </w:rPr>
        <w:t xml:space="preserve">Manual for </w:t>
      </w:r>
      <w:r w:rsidR="00263BC3">
        <w:rPr>
          <w:sz w:val="20"/>
          <w:szCs w:val="20"/>
        </w:rPr>
        <w:t>GraphIAST</w:t>
      </w:r>
    </w:p>
    <w:p w14:paraId="150B3A6A" w14:textId="7F9694DB" w:rsidR="00DE06A7" w:rsidRPr="008E0B11" w:rsidRDefault="00DE06A7" w:rsidP="00DE06A7">
      <w:pPr>
        <w:rPr>
          <w:szCs w:val="17"/>
        </w:rPr>
      </w:pPr>
      <w:r w:rsidRPr="008E0B11">
        <w:rPr>
          <w:szCs w:val="17"/>
        </w:rPr>
        <w:t>Open the software:</w:t>
      </w:r>
    </w:p>
    <w:p w14:paraId="175324F2" w14:textId="2D102A50" w:rsidR="00DE06A7" w:rsidRPr="000A32C2" w:rsidRDefault="00DE06A7" w:rsidP="000A32C2">
      <w:pPr>
        <w:pStyle w:val="ListParagraph"/>
        <w:numPr>
          <w:ilvl w:val="0"/>
          <w:numId w:val="2"/>
        </w:numPr>
        <w:rPr>
          <w:szCs w:val="17"/>
        </w:rPr>
      </w:pPr>
      <w:r w:rsidRPr="000A32C2">
        <w:rPr>
          <w:szCs w:val="17"/>
        </w:rPr>
        <w:t>First both pure component adsorption isotherms must be uploaded with the “Upload File” button. The data will be automatically plotted in the figures on the left side.</w:t>
      </w:r>
    </w:p>
    <w:p w14:paraId="50CD08EA" w14:textId="4B0333E0" w:rsidR="00E4264E" w:rsidRPr="00E4264E" w:rsidRDefault="00DE06A7" w:rsidP="00E4264E">
      <w:pPr>
        <w:pStyle w:val="ListParagraph"/>
        <w:numPr>
          <w:ilvl w:val="0"/>
          <w:numId w:val="2"/>
        </w:numPr>
        <w:rPr>
          <w:szCs w:val="17"/>
        </w:rPr>
      </w:pPr>
      <w:r w:rsidRPr="000A32C2">
        <w:rPr>
          <w:szCs w:val="17"/>
        </w:rPr>
        <w:t>Next, the data must be fitted in order to later calculate the selectivity by IAST. For this, there is a list of different models for the fit. The “Interpolator” function solves the fit numerically</w:t>
      </w:r>
      <w:r w:rsidR="00184E4D">
        <w:rPr>
          <w:szCs w:val="17"/>
        </w:rPr>
        <w:fldChar w:fldCharType="begin" w:fldLock="1"/>
      </w:r>
      <w:r w:rsidR="00184E4D">
        <w:rPr>
          <w:szCs w:val="17"/>
        </w:rPr>
        <w:instrText>ADDIN CSL_CITATION {"citationItems":[{"id":"ITEM-1","itemData":{"DOI":"10.1016/J.CPC.2015.11.016","ISSN":"0010-4655","abstract":"Ideal adsorbed solution theory (IAST) is a widely-used thermodynamic framework to readily predict mixed-gas adsorption isotherms from a set of pure-component adsorption isotherms. We present an open-source, user-friendly Python package, pyIAST, to perform IAST calculations for an arbitrary number of components. pyIAST supports several common analytical models to characterize the pure-component isotherms from experimental or simulated data. Alternatively, pyIAST can use numerical quadrature to compute the spreading pressure for IAST calculations by interpolating the pure-component isotherm data. pyIAST can also perform reverse IAST calculations, where one seeks the required gas phase composition to yield a desired adsorbed phase composition. Source code: https://github.com/CorySimon/pyIAST Documentation: http://pyiast.readthedocs.org/en/latest/ Program summary Program title: pyIAST Catalogue identifier: AEZA-v1-0 Program summary URL:http://cpc.cs.qub.ac.UK/summaries/AEZA-v1-0.html Program obtainable from: CPC Program Library, Queen's University, Belfast, N. Ireland Licensing provisions: MIT No. of lines in distributed program, including test data, etc.: 38478 No. of bytes in distributed program, including test data, etc.: 1918879 Distribution format: tar.gz Programming language: Python. Operating system: Linux, Mac, Windows. Classification: 23. External routines: Pandas, Numpy, Scipy Nature of problem: Using ideal adsorbed solution theory (IAST) to predict mixed gas adsorption isotherms from pure-component adsorption isotherm data. Solution method: Characterize the pure-component adsorption isotherm from experimental or simulated data by fitting a model or using linear interpolation; solve the nonlinear system of equations of IAST. Running time: Less than a second.","author":[{"dropping-particle":"","family":"Simon","given":"Cory M.","non-dropping-particle":"","parse-names":false,"suffix":""},{"dropping-particle":"","family":"Smit","given":"Berend","non-dropping-particle":"","parse-names":false,"suffix":""},{"dropping-particle":"","family":"Haranczyk","given":"Maciej","non-dropping-particle":"","parse-names":false,"suffix":""}],"container-title":"Computer Physics Communications","id":"ITEM-1","issued":{"date-parts":[["2016","3","1"]]},"page":"364-380","publisher":"North-Holland","title":"pyIAST: Ideal adsorbed solution theory (IAST) Python package","type":"article-journal","volume":"200"},"uris":["http://www.mendeley.com/documents/?uuid=4d15e8db-3381-36bc-86f0-1265952af764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184E4D">
        <w:rPr>
          <w:szCs w:val="17"/>
        </w:rPr>
        <w:fldChar w:fldCharType="separate"/>
      </w:r>
      <w:r w:rsidR="00184E4D" w:rsidRPr="00184E4D">
        <w:rPr>
          <w:noProof/>
          <w:szCs w:val="17"/>
          <w:vertAlign w:val="superscript"/>
        </w:rPr>
        <w:t>1</w:t>
      </w:r>
      <w:r w:rsidR="00184E4D">
        <w:rPr>
          <w:szCs w:val="17"/>
        </w:rPr>
        <w:fldChar w:fldCharType="end"/>
      </w:r>
      <w:r w:rsidRPr="000A32C2">
        <w:rPr>
          <w:szCs w:val="17"/>
        </w:rPr>
        <w:t>, while the other are thermodynamic models for adsorption processes.</w:t>
      </w:r>
    </w:p>
    <w:p w14:paraId="5601B7E5" w14:textId="77777777" w:rsidR="000A32C2" w:rsidRPr="000A32C2" w:rsidRDefault="000A32C2" w:rsidP="000A32C2">
      <w:pPr>
        <w:pStyle w:val="ListParagraph"/>
        <w:rPr>
          <w:szCs w:val="17"/>
        </w:rPr>
      </w:pPr>
    </w:p>
    <w:p w14:paraId="35482767" w14:textId="00C13512" w:rsidR="00DE06A7" w:rsidRPr="000A32C2" w:rsidRDefault="00DE06A7" w:rsidP="000A32C2">
      <w:pPr>
        <w:pStyle w:val="ListParagraph"/>
        <w:numPr>
          <w:ilvl w:val="0"/>
          <w:numId w:val="2"/>
        </w:numPr>
        <w:rPr>
          <w:szCs w:val="17"/>
        </w:rPr>
      </w:pPr>
      <w:r w:rsidRPr="000A32C2">
        <w:rPr>
          <w:szCs w:val="17"/>
        </w:rPr>
        <w:t xml:space="preserve">The fit is calculated and plotted by the “Fit Isotherm” buttons. </w:t>
      </w:r>
      <w:r w:rsidR="00112887">
        <w:rPr>
          <w:szCs w:val="17"/>
        </w:rPr>
        <w:t>B</w:t>
      </w:r>
      <w:r w:rsidR="008A2A38">
        <w:rPr>
          <w:szCs w:val="17"/>
        </w:rPr>
        <w:t xml:space="preserve">oth isotherms can be fitted separately </w:t>
      </w:r>
      <w:r w:rsidR="0054566E">
        <w:rPr>
          <w:szCs w:val="17"/>
        </w:rPr>
        <w:t>with different models</w:t>
      </w:r>
      <w:r w:rsidR="003A6452">
        <w:rPr>
          <w:szCs w:val="17"/>
        </w:rPr>
        <w:t>,</w:t>
      </w:r>
      <w:r w:rsidR="0054566E">
        <w:rPr>
          <w:szCs w:val="17"/>
        </w:rPr>
        <w:t xml:space="preserve"> if so desired</w:t>
      </w:r>
      <w:r w:rsidRPr="000A32C2">
        <w:rPr>
          <w:szCs w:val="17"/>
        </w:rPr>
        <w:t>.</w:t>
      </w:r>
    </w:p>
    <w:p w14:paraId="32199A8A" w14:textId="79050D72" w:rsidR="000A32C2" w:rsidRDefault="00DE06A7" w:rsidP="000A32C2">
      <w:pPr>
        <w:pStyle w:val="ListParagraph"/>
        <w:numPr>
          <w:ilvl w:val="0"/>
          <w:numId w:val="2"/>
        </w:numPr>
        <w:rPr>
          <w:szCs w:val="17"/>
        </w:rPr>
      </w:pPr>
      <w:r w:rsidRPr="000A32C2">
        <w:rPr>
          <w:szCs w:val="17"/>
        </w:rPr>
        <w:t xml:space="preserve">If the automated fit doesn’t work </w:t>
      </w:r>
      <w:r w:rsidR="000A32C2" w:rsidRPr="000A32C2">
        <w:rPr>
          <w:szCs w:val="17"/>
        </w:rPr>
        <w:t>or if you’d like to have certain fit parameter</w:t>
      </w:r>
      <w:r w:rsidR="00462513">
        <w:rPr>
          <w:szCs w:val="17"/>
        </w:rPr>
        <w:t>s</w:t>
      </w:r>
      <w:r w:rsidR="000A32C2" w:rsidRPr="000A32C2">
        <w:rPr>
          <w:szCs w:val="17"/>
        </w:rPr>
        <w:t xml:space="preserve"> to start with, it is possible to define </w:t>
      </w:r>
      <w:r w:rsidR="00462513">
        <w:rPr>
          <w:szCs w:val="17"/>
        </w:rPr>
        <w:t>the starting fit parameters</w:t>
      </w:r>
      <w:r w:rsidR="00462513" w:rsidRPr="000A32C2">
        <w:rPr>
          <w:szCs w:val="17"/>
        </w:rPr>
        <w:t xml:space="preserve"> </w:t>
      </w:r>
      <w:r w:rsidR="000A32C2" w:rsidRPr="000A32C2">
        <w:rPr>
          <w:szCs w:val="17"/>
        </w:rPr>
        <w:t xml:space="preserve">manually by the “Custom Fit” buttons. </w:t>
      </w:r>
    </w:p>
    <w:p w14:paraId="46C13372" w14:textId="2A3EB16B" w:rsidR="000A32C2" w:rsidRDefault="000A32C2" w:rsidP="000A32C2">
      <w:pPr>
        <w:pStyle w:val="ListParagraph"/>
        <w:numPr>
          <w:ilvl w:val="0"/>
          <w:numId w:val="2"/>
        </w:numPr>
        <w:rPr>
          <w:szCs w:val="17"/>
        </w:rPr>
      </w:pPr>
      <w:r w:rsidRPr="000A32C2">
        <w:rPr>
          <w:szCs w:val="17"/>
        </w:rPr>
        <w:t>A new window will open in which you can enter the values of your choice. Not every field has to be filled-in</w:t>
      </w:r>
      <w:r w:rsidR="00751695">
        <w:rPr>
          <w:szCs w:val="17"/>
        </w:rPr>
        <w:t xml:space="preserve">, but </w:t>
      </w:r>
      <w:r w:rsidR="00003444">
        <w:rPr>
          <w:szCs w:val="17"/>
        </w:rPr>
        <w:t>for the model you choose all parameters have to be given</w:t>
      </w:r>
      <w:r w:rsidRPr="000A32C2">
        <w:rPr>
          <w:szCs w:val="17"/>
        </w:rPr>
        <w:t>. The values can be changed afterwards</w:t>
      </w:r>
      <w:r>
        <w:rPr>
          <w:szCs w:val="17"/>
        </w:rPr>
        <w:t>.</w:t>
      </w:r>
    </w:p>
    <w:p w14:paraId="785EEF43" w14:textId="42339606" w:rsidR="00DE06A7" w:rsidRPr="000A32C2" w:rsidRDefault="000A32C2" w:rsidP="000A32C2">
      <w:pPr>
        <w:pStyle w:val="ListParagraph"/>
        <w:numPr>
          <w:ilvl w:val="0"/>
          <w:numId w:val="2"/>
        </w:numPr>
        <w:rPr>
          <w:szCs w:val="17"/>
        </w:rPr>
      </w:pPr>
      <w:r>
        <w:rPr>
          <w:szCs w:val="17"/>
        </w:rPr>
        <w:t>T</w:t>
      </w:r>
      <w:r w:rsidRPr="000A32C2">
        <w:rPr>
          <w:szCs w:val="17"/>
        </w:rPr>
        <w:t xml:space="preserve">he “Clear” button </w:t>
      </w:r>
      <w:r>
        <w:rPr>
          <w:szCs w:val="17"/>
        </w:rPr>
        <w:t xml:space="preserve">deletes the custom defined parameters </w:t>
      </w:r>
      <w:r w:rsidRPr="000A32C2">
        <w:rPr>
          <w:szCs w:val="17"/>
        </w:rPr>
        <w:t>in order to use again the automated default guesses.</w:t>
      </w:r>
    </w:p>
    <w:p w14:paraId="7D4D2424" w14:textId="43A7D0A5" w:rsidR="000A32C2" w:rsidRPr="000A32C2" w:rsidRDefault="000A32C2" w:rsidP="000A32C2">
      <w:pPr>
        <w:pStyle w:val="ListParagraph"/>
        <w:numPr>
          <w:ilvl w:val="0"/>
          <w:numId w:val="2"/>
        </w:numPr>
        <w:rPr>
          <w:szCs w:val="17"/>
        </w:rPr>
      </w:pPr>
      <w:r w:rsidRPr="000A32C2">
        <w:rPr>
          <w:szCs w:val="17"/>
        </w:rPr>
        <w:t>The final fitting parameters as well as the RMSE (root mean squared error) are display</w:t>
      </w:r>
      <w:r w:rsidR="00095219">
        <w:rPr>
          <w:szCs w:val="17"/>
        </w:rPr>
        <w:t>e</w:t>
      </w:r>
      <w:r w:rsidRPr="000A32C2">
        <w:rPr>
          <w:szCs w:val="17"/>
        </w:rPr>
        <w:t>d in the Fitting Parameters textbox</w:t>
      </w:r>
      <w:r w:rsidR="00F67091">
        <w:rPr>
          <w:szCs w:val="17"/>
        </w:rPr>
        <w:t xml:space="preserve"> on the left side under the plots</w:t>
      </w:r>
      <w:r w:rsidRPr="000A32C2">
        <w:rPr>
          <w:szCs w:val="17"/>
        </w:rPr>
        <w:t>, so that the fit can be evaluated. A new fit doesn’t overwrite the output, so that fits can be compared with each other</w:t>
      </w:r>
      <w:r w:rsidR="006D5862">
        <w:rPr>
          <w:szCs w:val="17"/>
        </w:rPr>
        <w:t xml:space="preserve"> by scrolling through the output log</w:t>
      </w:r>
      <w:r w:rsidRPr="000A32C2">
        <w:rPr>
          <w:szCs w:val="17"/>
        </w:rPr>
        <w:t>.</w:t>
      </w:r>
    </w:p>
    <w:p w14:paraId="38D82A87" w14:textId="4D2A715C" w:rsidR="006D6450" w:rsidRDefault="000A32C2" w:rsidP="006D6450">
      <w:pPr>
        <w:pStyle w:val="ListParagraph"/>
        <w:numPr>
          <w:ilvl w:val="0"/>
          <w:numId w:val="2"/>
        </w:numPr>
        <w:rPr>
          <w:szCs w:val="17"/>
        </w:rPr>
      </w:pPr>
      <w:r w:rsidRPr="000A32C2">
        <w:rPr>
          <w:szCs w:val="17"/>
        </w:rPr>
        <w:t xml:space="preserve">The button “Logarithmic Axis” can change the x-axis of the graphs from linear to </w:t>
      </w:r>
      <w:r w:rsidR="00407C60" w:rsidRPr="000A32C2">
        <w:rPr>
          <w:szCs w:val="17"/>
        </w:rPr>
        <w:t>logarithmic</w:t>
      </w:r>
      <w:r w:rsidR="006D5862">
        <w:rPr>
          <w:szCs w:val="17"/>
        </w:rPr>
        <w:t xml:space="preserve"> and back</w:t>
      </w:r>
      <w:r w:rsidRPr="000A32C2">
        <w:rPr>
          <w:szCs w:val="17"/>
        </w:rPr>
        <w:t>.</w:t>
      </w:r>
    </w:p>
    <w:p w14:paraId="02E4B2F2" w14:textId="77777777" w:rsidR="006D6450" w:rsidRDefault="006D6450" w:rsidP="006D6450">
      <w:pPr>
        <w:pStyle w:val="ListParagraph"/>
        <w:rPr>
          <w:szCs w:val="17"/>
        </w:rPr>
      </w:pPr>
    </w:p>
    <w:p w14:paraId="40F9E8B8" w14:textId="4FC7ED7B" w:rsidR="008B6A88" w:rsidRPr="008B6A88" w:rsidRDefault="00385FBE" w:rsidP="008B6A88">
      <w:pPr>
        <w:pStyle w:val="ListParagraph"/>
        <w:numPr>
          <w:ilvl w:val="0"/>
          <w:numId w:val="2"/>
        </w:numPr>
        <w:rPr>
          <w:szCs w:val="17"/>
        </w:rPr>
      </w:pPr>
      <w:r>
        <w:rPr>
          <w:szCs w:val="17"/>
        </w:rPr>
        <w:t xml:space="preserve">For IAST calculations, the </w:t>
      </w:r>
      <w:r w:rsidR="00313AF8">
        <w:rPr>
          <w:szCs w:val="17"/>
        </w:rPr>
        <w:t>pressures and mole fractions</w:t>
      </w:r>
      <w:r w:rsidR="00C01987">
        <w:rPr>
          <w:szCs w:val="17"/>
        </w:rPr>
        <w:t xml:space="preserve"> of gas 1</w:t>
      </w:r>
      <w:r w:rsidR="00556EB5">
        <w:rPr>
          <w:szCs w:val="17"/>
        </w:rPr>
        <w:t>,</w:t>
      </w:r>
      <w:r w:rsidR="00313AF8">
        <w:rPr>
          <w:szCs w:val="17"/>
        </w:rPr>
        <w:t xml:space="preserve"> at which the selectivity should be calculated, have to be pre-defined. Therefore, you can enter all the values you want to use in these </w:t>
      </w:r>
      <w:r w:rsidR="00407C60">
        <w:rPr>
          <w:szCs w:val="17"/>
        </w:rPr>
        <w:t>entry fields</w:t>
      </w:r>
      <w:r w:rsidR="00313AF8">
        <w:rPr>
          <w:szCs w:val="17"/>
        </w:rPr>
        <w:t xml:space="preserve"> and separate them by comma</w:t>
      </w:r>
      <w:r w:rsidR="00BC679B">
        <w:rPr>
          <w:szCs w:val="17"/>
        </w:rPr>
        <w:t>s</w:t>
      </w:r>
      <w:r w:rsidR="00313AF8">
        <w:rPr>
          <w:szCs w:val="17"/>
        </w:rPr>
        <w:t xml:space="preserve">. </w:t>
      </w:r>
      <w:r w:rsidR="00962357">
        <w:rPr>
          <w:szCs w:val="17"/>
        </w:rPr>
        <w:t>The pressure must not exceed the maximum pressure of your single adsorption experiments</w:t>
      </w:r>
      <w:r w:rsidR="006456DD">
        <w:rPr>
          <w:szCs w:val="17"/>
        </w:rPr>
        <w:t xml:space="preserve"> and the mole fractions have to be greater than zero and smaller than one.</w:t>
      </w:r>
    </w:p>
    <w:p w14:paraId="02305466" w14:textId="71C1BB0D" w:rsidR="008B6A88" w:rsidRDefault="008A6B37" w:rsidP="006D6450">
      <w:pPr>
        <w:pStyle w:val="ListParagraph"/>
        <w:numPr>
          <w:ilvl w:val="0"/>
          <w:numId w:val="2"/>
        </w:numPr>
        <w:rPr>
          <w:szCs w:val="17"/>
        </w:rPr>
      </w:pPr>
      <w:r>
        <w:rPr>
          <w:szCs w:val="17"/>
        </w:rPr>
        <w:t>The selectivity of gas 1 over gas 2 can be calculated using IAST. All pre-</w:t>
      </w:r>
      <w:r w:rsidR="00AD59D4">
        <w:rPr>
          <w:szCs w:val="17"/>
        </w:rPr>
        <w:t>defined</w:t>
      </w:r>
      <w:r>
        <w:rPr>
          <w:szCs w:val="17"/>
        </w:rPr>
        <w:t xml:space="preserve"> (step 9) pressures and mole fractions will be used to calculate the selectivity at different pressures and gas compositions</w:t>
      </w:r>
      <w:r w:rsidR="007954BB">
        <w:rPr>
          <w:szCs w:val="17"/>
        </w:rPr>
        <w:t>.</w:t>
      </w:r>
    </w:p>
    <w:p w14:paraId="662E773E" w14:textId="6EAA357E" w:rsidR="008B6A88" w:rsidRDefault="00FD6495" w:rsidP="006D6450">
      <w:pPr>
        <w:pStyle w:val="ListParagraph"/>
        <w:numPr>
          <w:ilvl w:val="0"/>
          <w:numId w:val="2"/>
        </w:numPr>
        <w:rPr>
          <w:szCs w:val="17"/>
        </w:rPr>
      </w:pPr>
      <w:r>
        <w:rPr>
          <w:szCs w:val="17"/>
        </w:rPr>
        <w:t>The figure will show the selectivities at the pre-defined pressures for the first mole fraction that was entered before</w:t>
      </w:r>
      <w:r w:rsidR="006552DB">
        <w:rPr>
          <w:szCs w:val="17"/>
        </w:rPr>
        <w:t xml:space="preserve"> to show that the calculation was </w:t>
      </w:r>
      <w:r w:rsidR="00BC6387">
        <w:rPr>
          <w:szCs w:val="17"/>
        </w:rPr>
        <w:t>successful</w:t>
      </w:r>
      <w:r>
        <w:rPr>
          <w:szCs w:val="17"/>
        </w:rPr>
        <w:t>.</w:t>
      </w:r>
    </w:p>
    <w:p w14:paraId="1DF16CBC" w14:textId="7AC7D186" w:rsidR="008B6A88" w:rsidRDefault="008B6A88" w:rsidP="006D6450">
      <w:pPr>
        <w:pStyle w:val="ListParagraph"/>
        <w:numPr>
          <w:ilvl w:val="0"/>
          <w:numId w:val="2"/>
        </w:numPr>
        <w:rPr>
          <w:szCs w:val="17"/>
        </w:rPr>
      </w:pPr>
      <w:r>
        <w:rPr>
          <w:szCs w:val="17"/>
        </w:rPr>
        <w:t xml:space="preserve">The </w:t>
      </w:r>
      <w:r w:rsidR="00CB7271">
        <w:rPr>
          <w:szCs w:val="17"/>
        </w:rPr>
        <w:t xml:space="preserve">calculated selectivities can be stored together with their respective mole fractions and pressures in one </w:t>
      </w:r>
      <w:r w:rsidR="00993435">
        <w:rPr>
          <w:szCs w:val="17"/>
        </w:rPr>
        <w:t>file for further data processing (csv or txt</w:t>
      </w:r>
      <w:r w:rsidR="00934CB2">
        <w:rPr>
          <w:szCs w:val="17"/>
        </w:rPr>
        <w:t>; comma-separated</w:t>
      </w:r>
      <w:r w:rsidR="00993435">
        <w:rPr>
          <w:szCs w:val="17"/>
        </w:rPr>
        <w:t>).</w:t>
      </w:r>
    </w:p>
    <w:p w14:paraId="680AB6EE" w14:textId="2F0EDEA8" w:rsidR="000D0D7C" w:rsidRPr="000D0D7C" w:rsidRDefault="008B6A88" w:rsidP="000D0D7C">
      <w:pPr>
        <w:pStyle w:val="ListParagraph"/>
        <w:numPr>
          <w:ilvl w:val="0"/>
          <w:numId w:val="2"/>
        </w:numPr>
        <w:rPr>
          <w:szCs w:val="17"/>
        </w:rPr>
      </w:pPr>
      <w:r>
        <w:rPr>
          <w:szCs w:val="17"/>
        </w:rPr>
        <w:t>The software can be closed with the “Quit” button.</w:t>
      </w:r>
    </w:p>
    <w:p w14:paraId="425A6FD2" w14:textId="10A539C0" w:rsidR="009C2903" w:rsidRDefault="006C6926" w:rsidP="006D6450">
      <w:pPr>
        <w:pStyle w:val="ListParagraph"/>
        <w:numPr>
          <w:ilvl w:val="0"/>
          <w:numId w:val="2"/>
        </w:numPr>
        <w:rPr>
          <w:szCs w:val="17"/>
        </w:rPr>
      </w:pPr>
      <w:r>
        <w:rPr>
          <w:szCs w:val="17"/>
        </w:rPr>
        <w:t xml:space="preserve">A </w:t>
      </w:r>
      <w:r w:rsidR="009C2903">
        <w:rPr>
          <w:szCs w:val="17"/>
        </w:rPr>
        <w:t>Help button</w:t>
      </w:r>
      <w:r>
        <w:rPr>
          <w:szCs w:val="17"/>
        </w:rPr>
        <w:t xml:space="preserve"> </w:t>
      </w:r>
      <w:r w:rsidR="000E4023">
        <w:rPr>
          <w:szCs w:val="17"/>
        </w:rPr>
        <w:t xml:space="preserve">is in the bottom right corner to </w:t>
      </w:r>
      <w:r w:rsidR="008C473B">
        <w:rPr>
          <w:szCs w:val="17"/>
        </w:rPr>
        <w:t>explain the steps with keywords while operating the software.</w:t>
      </w:r>
    </w:p>
    <w:p w14:paraId="350F67FE" w14:textId="77777777" w:rsidR="006D6450" w:rsidRDefault="006D6450" w:rsidP="006D6450">
      <w:pPr>
        <w:rPr>
          <w:szCs w:val="17"/>
        </w:rPr>
      </w:pPr>
    </w:p>
    <w:p w14:paraId="48562B26" w14:textId="54394B6D" w:rsidR="006D6450" w:rsidRPr="006D6450" w:rsidRDefault="006D6450" w:rsidP="006D6450">
      <w:pPr>
        <w:rPr>
          <w:szCs w:val="17"/>
        </w:rPr>
        <w:sectPr w:rsidR="006D6450" w:rsidRPr="006D6450" w:rsidSect="00784F1B">
          <w:pgSz w:w="11906" w:h="16838"/>
          <w:pgMar w:top="1417" w:right="1417" w:bottom="1417" w:left="1417" w:header="720" w:footer="720" w:gutter="0"/>
          <w:cols w:space="720"/>
          <w:docGrid w:linePitch="360"/>
        </w:sectPr>
      </w:pPr>
    </w:p>
    <w:p w14:paraId="6F53BEC6" w14:textId="310D2628" w:rsidR="00D353EF" w:rsidRDefault="00D353EF" w:rsidP="00460ABA">
      <w:pPr>
        <w:rPr>
          <w:szCs w:val="17"/>
        </w:rPr>
      </w:pPr>
      <w:r w:rsidRPr="003D7C34">
        <w:rPr>
          <w:noProof/>
          <w:szCs w:val="17"/>
        </w:rPr>
        <w:lastRenderedPageBreak/>
        <mc:AlternateContent>
          <mc:Choice Requires="wpg">
            <w:drawing>
              <wp:anchor distT="0" distB="0" distL="114300" distR="114300" simplePos="0" relativeHeight="251658240" behindDoc="0" locked="0" layoutInCell="1" allowOverlap="1" wp14:anchorId="3B647F3F" wp14:editId="7C93166B">
                <wp:simplePos x="0" y="0"/>
                <wp:positionH relativeFrom="margin">
                  <wp:align>center</wp:align>
                </wp:positionH>
                <wp:positionV relativeFrom="paragraph">
                  <wp:posOffset>0</wp:posOffset>
                </wp:positionV>
                <wp:extent cx="9332596" cy="6305414"/>
                <wp:effectExtent l="0" t="0" r="20955" b="635"/>
                <wp:wrapSquare wrapText="bothSides"/>
                <wp:docPr id="33" name="Group 32">
                  <a:extLst xmlns:a="http://schemas.openxmlformats.org/drawingml/2006/main">
                    <a:ext uri="{FF2B5EF4-FFF2-40B4-BE49-F238E27FC236}">
                      <a16:creationId xmlns:a16="http://schemas.microsoft.com/office/drawing/2014/main" id="{1C85D143-9C6C-4ED2-8F29-0C8A582F971D}"/>
                    </a:ext>
                  </a:extLst>
                </wp:docPr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9332596" cy="6305414"/>
                          <a:chOff x="0" y="0"/>
                          <a:chExt cx="10150861" cy="6858000"/>
                        </a:xfrm>
                      </wpg:grpSpPr>
                      <wpg:grpSp>
                        <wpg:cNvPr id="2" name="Group 2">
                          <a:extLst>
                            <a:ext uri="{FF2B5EF4-FFF2-40B4-BE49-F238E27FC236}">
                              <a16:creationId xmlns:a16="http://schemas.microsoft.com/office/drawing/2014/main" id="{C024474A-1A57-466C-808E-011740F7DDCB}"/>
                            </a:ext>
                          </a:extLst>
                        </wpg:cNvPr>
                        <wpg:cNvGrpSpPr/>
                        <wpg:grpSpPr>
                          <a:xfrm>
                            <a:off x="0" y="0"/>
                            <a:ext cx="10150861" cy="6858000"/>
                            <a:chOff x="0" y="0"/>
                            <a:chExt cx="10150861" cy="6858000"/>
                          </a:xfrm>
                        </wpg:grpSpPr>
                        <pic:pic xmlns:pic="http://schemas.openxmlformats.org/drawingml/2006/picture">
                          <pic:nvPicPr>
                            <pic:cNvPr id="14" name="Picture 14">
                              <a:extLst>
                                <a:ext uri="{FF2B5EF4-FFF2-40B4-BE49-F238E27FC236}">
                                  <a16:creationId xmlns:a16="http://schemas.microsoft.com/office/drawing/2014/main" id="{4F485B31-CE4B-4C52-8713-857EE1E44D7B}"/>
                                </a:ext>
                              </a:extLst>
                            </pic:cNvPr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0" y="0"/>
                              <a:ext cx="10150861" cy="685800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15" name="Rectangle 15">
                            <a:extLst>
                              <a:ext uri="{FF2B5EF4-FFF2-40B4-BE49-F238E27FC236}">
                                <a16:creationId xmlns:a16="http://schemas.microsoft.com/office/drawing/2014/main" id="{F4910B7F-F9EB-4854-B453-F330011365FF}"/>
                              </a:ext>
                            </a:extLst>
                          </wps:cNvPr>
                          <wps:cNvSpPr/>
                          <wps:spPr>
                            <a:xfrm>
                              <a:off x="5380231" y="18659"/>
                              <a:ext cx="1427584" cy="653143"/>
                            </a:xfrm>
                            <a:prstGeom prst="rect">
                              <a:avLst/>
                            </a:prstGeom>
                            <a:noFill/>
                            <a:ln w="28575"/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16" name="Rectangle 16">
                            <a:extLst>
                              <a:ext uri="{FF2B5EF4-FFF2-40B4-BE49-F238E27FC236}">
                                <a16:creationId xmlns:a16="http://schemas.microsoft.com/office/drawing/2014/main" id="{2DECFC1C-38BF-4564-89AF-D09A829D20FB}"/>
                              </a:ext>
                            </a:extLst>
                          </wps:cNvPr>
                          <wps:cNvSpPr/>
                          <wps:spPr>
                            <a:xfrm>
                              <a:off x="7827966" y="18659"/>
                              <a:ext cx="1427584" cy="653143"/>
                            </a:xfrm>
                            <a:prstGeom prst="rect">
                              <a:avLst/>
                            </a:prstGeom>
                            <a:noFill/>
                            <a:ln w="28575"/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17" name="TextBox 2">
                            <a:extLst>
                              <a:ext uri="{FF2B5EF4-FFF2-40B4-BE49-F238E27FC236}">
                                <a16:creationId xmlns:a16="http://schemas.microsoft.com/office/drawing/2014/main" id="{CC1F6453-027D-4157-9D54-E60C7487BD52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7135672" y="160564"/>
                              <a:ext cx="363855" cy="54419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95D4FF2" w14:textId="77777777" w:rsidR="003D7C34" w:rsidRDefault="003D7C34" w:rsidP="003D7C34">
                                <w:pPr>
                                  <w:jc w:val="center"/>
                                  <w:rPr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Theme="minorHAnsi" w:hAnsi="Calibri"/>
                                    <w:b/>
                                    <w:bCs/>
                                    <w:color w:val="2F528F"/>
                                    <w:kern w:val="24"/>
                                    <w:sz w:val="36"/>
                                    <w:szCs w:val="36"/>
                                  </w:rPr>
                                  <w:t>1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18" name="Rectangle 18">
                            <a:extLst>
                              <a:ext uri="{FF2B5EF4-FFF2-40B4-BE49-F238E27FC236}">
                                <a16:creationId xmlns:a16="http://schemas.microsoft.com/office/drawing/2014/main" id="{617CEBAA-6C52-4A41-8CD2-48E749A228DA}"/>
                              </a:ext>
                            </a:extLst>
                          </wps:cNvPr>
                          <wps:cNvSpPr/>
                          <wps:spPr>
                            <a:xfrm>
                              <a:off x="5380231" y="973492"/>
                              <a:ext cx="1427584" cy="2455508"/>
                            </a:xfrm>
                            <a:prstGeom prst="rect">
                              <a:avLst/>
                            </a:prstGeom>
                            <a:noFill/>
                            <a:ln w="28575">
                              <a:solidFill>
                                <a:srgbClr val="C00000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19" name="Rectangle 19">
                            <a:extLst>
                              <a:ext uri="{FF2B5EF4-FFF2-40B4-BE49-F238E27FC236}">
                                <a16:creationId xmlns:a16="http://schemas.microsoft.com/office/drawing/2014/main" id="{66739452-0733-47F0-884C-8797829A3B6F}"/>
                              </a:ext>
                            </a:extLst>
                          </wps:cNvPr>
                          <wps:cNvSpPr/>
                          <wps:spPr>
                            <a:xfrm>
                              <a:off x="7827966" y="1990528"/>
                              <a:ext cx="1427584" cy="836648"/>
                            </a:xfrm>
                            <a:prstGeom prst="rect">
                              <a:avLst/>
                            </a:prstGeom>
                            <a:noFill/>
                            <a:ln w="28575">
                              <a:solidFill>
                                <a:srgbClr val="C00000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0" name="TextBox 7">
                            <a:extLst>
                              <a:ext uri="{FF2B5EF4-FFF2-40B4-BE49-F238E27FC236}">
                                <a16:creationId xmlns:a16="http://schemas.microsoft.com/office/drawing/2014/main" id="{A69A333B-A211-40F7-A642-9F0425B3FCEE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6763553" y="973493"/>
                              <a:ext cx="363856" cy="54419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4BD0D9BE" w14:textId="77777777" w:rsidR="003D7C34" w:rsidRDefault="003D7C34" w:rsidP="003D7C34">
                                <w:pPr>
                                  <w:jc w:val="center"/>
                                  <w:rPr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Theme="minorHAnsi" w:hAnsi="Calibri"/>
                                    <w:b/>
                                    <w:bCs/>
                                    <w:color w:val="C00000"/>
                                    <w:kern w:val="24"/>
                                    <w:sz w:val="36"/>
                                    <w:szCs w:val="36"/>
                                  </w:rPr>
                                  <w:t>2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1" name="TextBox 8">
                            <a:extLst>
                              <a:ext uri="{FF2B5EF4-FFF2-40B4-BE49-F238E27FC236}">
                                <a16:creationId xmlns:a16="http://schemas.microsoft.com/office/drawing/2014/main" id="{3FCF7B40-B42D-44EE-831B-297145F31C91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7438911" y="2201246"/>
                              <a:ext cx="363855" cy="54419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CE7944A" w14:textId="77777777" w:rsidR="003D7C34" w:rsidRDefault="003D7C34" w:rsidP="003D7C34">
                                <w:pPr>
                                  <w:jc w:val="center"/>
                                  <w:rPr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Theme="minorHAnsi" w:hAnsi="Calibri"/>
                                    <w:b/>
                                    <w:bCs/>
                                    <w:color w:val="C00000"/>
                                    <w:kern w:val="24"/>
                                    <w:sz w:val="36"/>
                                    <w:szCs w:val="36"/>
                                  </w:rPr>
                                  <w:t>3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2" name="TextBox 9">
                            <a:extLst>
                              <a:ext uri="{FF2B5EF4-FFF2-40B4-BE49-F238E27FC236}">
                                <a16:creationId xmlns:a16="http://schemas.microsoft.com/office/drawing/2014/main" id="{08E11E5A-798F-41E1-82DA-3CFD29E50CFC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7404703" y="1342824"/>
                              <a:ext cx="363855" cy="54419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35D1578B" w14:textId="77777777" w:rsidR="003D7C34" w:rsidRDefault="003D7C34" w:rsidP="003D7C34">
                                <w:pPr>
                                  <w:jc w:val="center"/>
                                  <w:rPr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Theme="minorHAnsi" w:hAnsi="Calibri"/>
                                    <w:b/>
                                    <w:bCs/>
                                    <w:color w:val="FF9933"/>
                                    <w:kern w:val="24"/>
                                    <w:sz w:val="36"/>
                                    <w:szCs w:val="36"/>
                                  </w:rPr>
                                  <w:t>4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3" name="Rectangle 23">
                            <a:extLst>
                              <a:ext uri="{FF2B5EF4-FFF2-40B4-BE49-F238E27FC236}">
                                <a16:creationId xmlns:a16="http://schemas.microsoft.com/office/drawing/2014/main" id="{8BA6F2B4-6FC9-4F45-AE27-5C8C5719CE7A}"/>
                              </a:ext>
                            </a:extLst>
                          </wps:cNvPr>
                          <wps:cNvSpPr/>
                          <wps:spPr>
                            <a:xfrm>
                              <a:off x="7827966" y="1019366"/>
                              <a:ext cx="1427584" cy="902739"/>
                            </a:xfrm>
                            <a:prstGeom prst="rect">
                              <a:avLst/>
                            </a:prstGeom>
                            <a:noFill/>
                            <a:ln w="28575">
                              <a:solidFill>
                                <a:srgbClr val="FF9933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4" name="Rectangle 24">
                            <a:extLst>
                              <a:ext uri="{FF2B5EF4-FFF2-40B4-BE49-F238E27FC236}">
                                <a16:creationId xmlns:a16="http://schemas.microsoft.com/office/drawing/2014/main" id="{4923A4D1-7C01-47C3-A1A0-05916D8BEDD8}"/>
                              </a:ext>
                            </a:extLst>
                          </wps:cNvPr>
                          <wps:cNvSpPr/>
                          <wps:spPr>
                            <a:xfrm>
                              <a:off x="9428518" y="1250302"/>
                              <a:ext cx="722343" cy="671802"/>
                            </a:xfrm>
                            <a:prstGeom prst="rect">
                              <a:avLst/>
                            </a:prstGeom>
                            <a:noFill/>
                            <a:ln w="28575">
                              <a:solidFill>
                                <a:schemeClr val="accent4">
                                  <a:lumMod val="60000"/>
                                  <a:lumOff val="4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5" name="TextBox 12">
                            <a:extLst>
                              <a:ext uri="{FF2B5EF4-FFF2-40B4-BE49-F238E27FC236}">
                                <a16:creationId xmlns:a16="http://schemas.microsoft.com/office/drawing/2014/main" id="{BE5C330C-4477-4D9B-9734-D385496792C7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9576889" y="880970"/>
                              <a:ext cx="363855" cy="54419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ED34DA1" w14:textId="77777777" w:rsidR="003D7C34" w:rsidRDefault="003D7C34" w:rsidP="003D7C34">
                                <w:pPr>
                                  <w:jc w:val="center"/>
                                  <w:rPr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Theme="minorHAnsi" w:hAnsi="Calibri"/>
                                    <w:b/>
                                    <w:bCs/>
                                    <w:color w:val="FFD966"/>
                                    <w:kern w:val="24"/>
                                    <w:sz w:val="36"/>
                                    <w:szCs w:val="36"/>
                                  </w:rPr>
                                  <w:t>6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6" name="TextBox 13">
                            <a:extLst>
                              <a:ext uri="{FF2B5EF4-FFF2-40B4-BE49-F238E27FC236}">
                                <a16:creationId xmlns:a16="http://schemas.microsoft.com/office/drawing/2014/main" id="{3665F4D7-8099-4E7A-AE41-42BC8DDEEC2C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7438911" y="3026210"/>
                              <a:ext cx="363855" cy="54419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2A259D8B" w14:textId="77777777" w:rsidR="003D7C34" w:rsidRDefault="003D7C34" w:rsidP="003D7C34">
                                <w:pPr>
                                  <w:jc w:val="center"/>
                                  <w:rPr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Theme="minorHAnsi" w:hAnsi="Calibri"/>
                                    <w:b/>
                                    <w:bCs/>
                                    <w:color w:val="9CC2E5" w:themeColor="accent5" w:themeTint="99"/>
                                    <w:kern w:val="24"/>
                                    <w:sz w:val="36"/>
                                    <w:szCs w:val="36"/>
                                  </w:rPr>
                                  <w:t>8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  <wps:wsp>
                          <wps:cNvPr id="27" name="Rectangle 27">
                            <a:extLst>
                              <a:ext uri="{FF2B5EF4-FFF2-40B4-BE49-F238E27FC236}">
                                <a16:creationId xmlns:a16="http://schemas.microsoft.com/office/drawing/2014/main" id="{917331C5-8E0D-4E43-9A4C-67E4540F11E8}"/>
                              </a:ext>
                            </a:extLst>
                          </wps:cNvPr>
                          <wps:cNvSpPr/>
                          <wps:spPr>
                            <a:xfrm>
                              <a:off x="2671286" y="2761861"/>
                              <a:ext cx="2077566" cy="1306286"/>
                            </a:xfrm>
                            <a:prstGeom prst="rect">
                              <a:avLst/>
                            </a:prstGeom>
                            <a:noFill/>
                            <a:ln w="28575">
                              <a:solidFill>
                                <a:srgbClr val="7030A0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8" name="Rectangle 28">
                            <a:extLst>
                              <a:ext uri="{FF2B5EF4-FFF2-40B4-BE49-F238E27FC236}">
                                <a16:creationId xmlns:a16="http://schemas.microsoft.com/office/drawing/2014/main" id="{1C661BDC-56A7-427E-BAB2-F45B22805C8D}"/>
                              </a:ext>
                            </a:extLst>
                          </wps:cNvPr>
                          <wps:cNvSpPr/>
                          <wps:spPr>
                            <a:xfrm>
                              <a:off x="7827966" y="2827176"/>
                              <a:ext cx="1427584" cy="601824"/>
                            </a:xfrm>
                            <a:prstGeom prst="rect">
                              <a:avLst/>
                            </a:prstGeom>
                            <a:noFill/>
                            <a:ln w="28575">
                              <a:solidFill>
                                <a:schemeClr val="accent5">
                                  <a:lumMod val="60000"/>
                                  <a:lumOff val="40000"/>
                                </a:schemeClr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29" name="Rectangle 29">
                            <a:extLst>
                              <a:ext uri="{FF2B5EF4-FFF2-40B4-BE49-F238E27FC236}">
                                <a16:creationId xmlns:a16="http://schemas.microsoft.com/office/drawing/2014/main" id="{EE1BD653-A479-4859-925C-C5AE79697690}"/>
                              </a:ext>
                            </a:extLst>
                          </wps:cNvPr>
                          <wps:cNvSpPr/>
                          <wps:spPr>
                            <a:xfrm>
                              <a:off x="337284" y="2775857"/>
                              <a:ext cx="2077566" cy="1306286"/>
                            </a:xfrm>
                            <a:prstGeom prst="rect">
                              <a:avLst/>
                            </a:prstGeom>
                            <a:noFill/>
                            <a:ln w="28575">
                              <a:solidFill>
                                <a:srgbClr val="7030A0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tlCol="0" anchor="ctr"/>
                        </wps:wsp>
                        <wps:wsp>
                          <wps:cNvPr id="30" name="TextBox 17">
                            <a:extLst>
                              <a:ext uri="{FF2B5EF4-FFF2-40B4-BE49-F238E27FC236}">
                                <a16:creationId xmlns:a16="http://schemas.microsoft.com/office/drawing/2014/main" id="{58427DF4-FA69-4F91-9FF5-2EB8F5162F85}"/>
                              </a:ext>
                            </a:extLst>
                          </wps:cNvPr>
                          <wps:cNvSpPr txBox="1"/>
                          <wps:spPr>
                            <a:xfrm>
                              <a:off x="2361031" y="2457844"/>
                              <a:ext cx="363855" cy="54419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751CB59A" w14:textId="77777777" w:rsidR="003D7C34" w:rsidRDefault="003D7C34" w:rsidP="003D7C34">
                                <w:pPr>
                                  <w:jc w:val="center"/>
                                  <w:rPr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Theme="minorHAnsi" w:hAnsi="Calibri"/>
                                    <w:b/>
                                    <w:bCs/>
                                    <w:color w:val="7030A0"/>
                                    <w:kern w:val="24"/>
                                    <w:sz w:val="36"/>
                                    <w:szCs w:val="36"/>
                                  </w:rPr>
                                  <w:t>7</w:t>
                                </w:r>
                              </w:p>
                            </w:txbxContent>
                          </wps:txbx>
                          <wps:bodyPr wrap="square" rtlCol="0">
                            <a:noAutofit/>
                          </wps:bodyPr>
                        </wps:wsp>
                      </wpg:grpSp>
                      <wps:wsp>
                        <wps:cNvPr id="3" name="Rectangle 3">
                          <a:extLst>
                            <a:ext uri="{FF2B5EF4-FFF2-40B4-BE49-F238E27FC236}">
                              <a16:creationId xmlns:a16="http://schemas.microsoft.com/office/drawing/2014/main" id="{21B6D85A-2A7E-4CB3-92D2-0DF6870C856D}"/>
                            </a:ext>
                          </a:extLst>
                        </wps:cNvPr>
                        <wps:cNvSpPr/>
                        <wps:spPr>
                          <a:xfrm>
                            <a:off x="5156295" y="4490357"/>
                            <a:ext cx="1856792" cy="772108"/>
                          </a:xfrm>
                          <a:prstGeom prst="rect">
                            <a:avLst/>
                          </a:prstGeom>
                          <a:noFill/>
                          <a:ln w="28575">
                            <a:solidFill>
                              <a:srgbClr val="92D05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4" name="Rectangle 4">
                          <a:extLst>
                            <a:ext uri="{FF2B5EF4-FFF2-40B4-BE49-F238E27FC236}">
                              <a16:creationId xmlns:a16="http://schemas.microsoft.com/office/drawing/2014/main" id="{8ABA4A8F-86BF-435B-8880-C6264908D9DF}"/>
                            </a:ext>
                          </a:extLst>
                        </wps:cNvPr>
                        <wps:cNvSpPr/>
                        <wps:spPr>
                          <a:xfrm>
                            <a:off x="7586932" y="4490357"/>
                            <a:ext cx="1856792" cy="772108"/>
                          </a:xfrm>
                          <a:prstGeom prst="rect">
                            <a:avLst/>
                          </a:prstGeom>
                          <a:noFill/>
                          <a:ln w="28575">
                            <a:solidFill>
                              <a:srgbClr val="92D050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5" name="Rectangle 5">
                          <a:extLst>
                            <a:ext uri="{FF2B5EF4-FFF2-40B4-BE49-F238E27FC236}">
                              <a16:creationId xmlns:a16="http://schemas.microsoft.com/office/drawing/2014/main" id="{46A01463-0B1D-4BBA-AF82-E603781CF31C}"/>
                            </a:ext>
                          </a:extLst>
                        </wps:cNvPr>
                        <wps:cNvSpPr/>
                        <wps:spPr>
                          <a:xfrm>
                            <a:off x="6322621" y="5395428"/>
                            <a:ext cx="1604865" cy="669470"/>
                          </a:xfrm>
                          <a:prstGeom prst="rect">
                            <a:avLst/>
                          </a:prstGeom>
                          <a:noFill/>
                          <a:ln w="28575">
                            <a:solidFill>
                              <a:schemeClr val="accent6">
                                <a:lumMod val="7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6" name="Rectangle 6">
                          <a:extLst>
                            <a:ext uri="{FF2B5EF4-FFF2-40B4-BE49-F238E27FC236}">
                              <a16:creationId xmlns:a16="http://schemas.microsoft.com/office/drawing/2014/main" id="{7AAE5AD3-8BDD-4003-B8EA-FDFB46E9C024}"/>
                            </a:ext>
                          </a:extLst>
                        </wps:cNvPr>
                        <wps:cNvSpPr/>
                        <wps:spPr>
                          <a:xfrm>
                            <a:off x="1025943" y="4282362"/>
                            <a:ext cx="2637453" cy="2561642"/>
                          </a:xfrm>
                          <a:prstGeom prst="rect">
                            <a:avLst/>
                          </a:prstGeom>
                          <a:noFill/>
                          <a:ln w="28575">
                            <a:solidFill>
                              <a:schemeClr val="accent6">
                                <a:lumMod val="7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7" name="Rectangle 7">
                          <a:extLst>
                            <a:ext uri="{FF2B5EF4-FFF2-40B4-BE49-F238E27FC236}">
                              <a16:creationId xmlns:a16="http://schemas.microsoft.com/office/drawing/2014/main" id="{182CB49D-6EFF-40F8-9175-F4C3E19A1BBA}"/>
                            </a:ext>
                          </a:extLst>
                        </wps:cNvPr>
                        <wps:cNvSpPr/>
                        <wps:spPr>
                          <a:xfrm>
                            <a:off x="5380231" y="6152374"/>
                            <a:ext cx="1427584" cy="584328"/>
                          </a:xfrm>
                          <a:prstGeom prst="rect">
                            <a:avLst/>
                          </a:prstGeom>
                          <a:noFill/>
                          <a:ln w="28575">
                            <a:solidFill>
                              <a:schemeClr val="tx1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8" name="Rectangle 8">
                          <a:extLst>
                            <a:ext uri="{FF2B5EF4-FFF2-40B4-BE49-F238E27FC236}">
                              <a16:creationId xmlns:a16="http://schemas.microsoft.com/office/drawing/2014/main" id="{0B0367FD-9C99-4886-9475-C469CD550DFA}"/>
                            </a:ext>
                          </a:extLst>
                        </wps:cNvPr>
                        <wps:cNvSpPr/>
                        <wps:spPr>
                          <a:xfrm>
                            <a:off x="7827966" y="6272887"/>
                            <a:ext cx="1427584" cy="463815"/>
                          </a:xfrm>
                          <a:prstGeom prst="rect">
                            <a:avLst/>
                          </a:prstGeom>
                          <a:noFill/>
                          <a:ln w="28575">
                            <a:solidFill>
                              <a:schemeClr val="bg1">
                                <a:lumMod val="65000"/>
                              </a:schemeClr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  <wps:wsp>
                        <wps:cNvPr id="9" name="TextBox 26">
                          <a:extLst>
                            <a:ext uri="{FF2B5EF4-FFF2-40B4-BE49-F238E27FC236}">
                              <a16:creationId xmlns:a16="http://schemas.microsoft.com/office/drawing/2014/main" id="{62544395-5E37-40F5-A835-46A72EF3774F}"/>
                            </a:ext>
                          </a:extLst>
                        </wps:cNvPr>
                        <wps:cNvSpPr txBox="1"/>
                        <wps:spPr>
                          <a:xfrm>
                            <a:off x="7103034" y="4213168"/>
                            <a:ext cx="363855" cy="54419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00AD4513" w14:textId="77777777" w:rsidR="003D7C34" w:rsidRDefault="003D7C34" w:rsidP="003D7C34">
                              <w:pPr>
                                <w:jc w:val="center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Theme="minorHAnsi" w:hAnsi="Calibri"/>
                                  <w:b/>
                                  <w:bCs/>
                                  <w:color w:val="92D050"/>
                                  <w:kern w:val="24"/>
                                  <w:sz w:val="36"/>
                                  <w:szCs w:val="36"/>
                                </w:rPr>
                                <w:t>9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0" name="TextBox 27">
                          <a:extLst>
                            <a:ext uri="{FF2B5EF4-FFF2-40B4-BE49-F238E27FC236}">
                              <a16:creationId xmlns:a16="http://schemas.microsoft.com/office/drawing/2014/main" id="{73F4771B-4D0B-4F7E-B64C-498BC4B3A680}"/>
                            </a:ext>
                          </a:extLst>
                        </wps:cNvPr>
                        <wps:cNvSpPr txBox="1"/>
                        <wps:spPr>
                          <a:xfrm>
                            <a:off x="5855869" y="5571549"/>
                            <a:ext cx="475615" cy="54419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2D0409BC" w14:textId="77777777" w:rsidR="003D7C34" w:rsidRDefault="003D7C34" w:rsidP="003D7C34">
                              <w:pPr>
                                <w:jc w:val="center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Theme="minorHAnsi" w:hAnsi="Calibri"/>
                                  <w:b/>
                                  <w:bCs/>
                                  <w:color w:val="538135" w:themeColor="accent6" w:themeShade="BF"/>
                                  <w:kern w:val="24"/>
                                  <w:sz w:val="36"/>
                                  <w:szCs w:val="36"/>
                                </w:rPr>
                                <w:t>10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1" name="TextBox 28">
                          <a:extLst>
                            <a:ext uri="{FF2B5EF4-FFF2-40B4-BE49-F238E27FC236}">
                              <a16:creationId xmlns:a16="http://schemas.microsoft.com/office/drawing/2014/main" id="{ABD64E53-F522-4F22-8171-4B7D39890A14}"/>
                            </a:ext>
                          </a:extLst>
                        </wps:cNvPr>
                        <wps:cNvSpPr txBox="1"/>
                        <wps:spPr>
                          <a:xfrm>
                            <a:off x="542306" y="4214337"/>
                            <a:ext cx="483870" cy="54419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4A13986" w14:textId="77777777" w:rsidR="003D7C34" w:rsidRDefault="003D7C34" w:rsidP="003D7C34">
                              <w:pPr>
                                <w:jc w:val="center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Theme="minorHAnsi" w:hAnsi="Calibri"/>
                                  <w:b/>
                                  <w:bCs/>
                                  <w:color w:val="538135" w:themeColor="accent6" w:themeShade="BF"/>
                                  <w:kern w:val="24"/>
                                  <w:sz w:val="36"/>
                                  <w:szCs w:val="36"/>
                                </w:rPr>
                                <w:t>11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2" name="TextBox 30">
                          <a:extLst>
                            <a:ext uri="{FF2B5EF4-FFF2-40B4-BE49-F238E27FC236}">
                              <a16:creationId xmlns:a16="http://schemas.microsoft.com/office/drawing/2014/main" id="{068E9427-DBBE-491A-8A8C-BA5E6FD4AA76}"/>
                            </a:ext>
                          </a:extLst>
                        </wps:cNvPr>
                        <wps:cNvSpPr txBox="1"/>
                        <wps:spPr>
                          <a:xfrm>
                            <a:off x="4914300" y="6248799"/>
                            <a:ext cx="483870" cy="54419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130A3825" w14:textId="77777777" w:rsidR="003D7C34" w:rsidRDefault="003D7C34" w:rsidP="003D7C34">
                              <w:pPr>
                                <w:jc w:val="center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Theme="minorHAnsi" w:hAnsi="Calibri"/>
                                  <w:b/>
                                  <w:bCs/>
                                  <w:color w:val="000000" w:themeColor="text1"/>
                                  <w:kern w:val="24"/>
                                  <w:sz w:val="36"/>
                                  <w:szCs w:val="36"/>
                                </w:rPr>
                                <w:t>12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  <wps:wsp>
                        <wps:cNvPr id="13" name="TextBox 31">
                          <a:extLst>
                            <a:ext uri="{FF2B5EF4-FFF2-40B4-BE49-F238E27FC236}">
                              <a16:creationId xmlns:a16="http://schemas.microsoft.com/office/drawing/2014/main" id="{BE17A996-653E-4C69-A49C-3E568B3E72A6}"/>
                            </a:ext>
                          </a:extLst>
                        </wps:cNvPr>
                        <wps:cNvSpPr txBox="1"/>
                        <wps:spPr>
                          <a:xfrm>
                            <a:off x="8273205" y="5900842"/>
                            <a:ext cx="483235" cy="544195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14:paraId="6BC8BDF6" w14:textId="77777777" w:rsidR="003D7C34" w:rsidRDefault="003D7C34" w:rsidP="003D7C34">
                              <w:pPr>
                                <w:jc w:val="center"/>
                                <w:rPr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rFonts w:asciiTheme="minorHAnsi" w:hAnsi="Calibri"/>
                                  <w:b/>
                                  <w:bCs/>
                                  <w:color w:val="A6A6A6"/>
                                  <w:kern w:val="24"/>
                                  <w:sz w:val="36"/>
                                  <w:szCs w:val="36"/>
                                </w:rPr>
                                <w:t>13</w:t>
                              </w:r>
                            </w:p>
                          </w:txbxContent>
                        </wps:txbx>
                        <wps:bodyPr wrap="square" rtlCol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3B647F3F" id="Group 32" o:spid="_x0000_s1026" style="position:absolute;margin-left:0;margin-top:0;width:734.85pt;height:496.5pt;z-index:251658240;mso-position-horizontal:center;mso-position-horizontal-relative:margin;mso-width-relative:margin;mso-height-relative:margin" coordsize="101508,6858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">
                <v:group id="Group 2" o:spid="_x0000_s1027" style="position:absolute;width:101508;height:68580" coordsize="101508,6858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14" o:spid="_x0000_s1028" type="#_x0000_t75" style="position:absolute;width:101508;height:685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">
                    <v:imagedata r:id="rId7" o:title=""/>
                  </v:shape>
                  <v:rect id="Rectangle 15" o:spid="_x0000_s1029" style="position:absolute;left:53802;top:186;width:14276;height:653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" filled="f" strokecolor="#1f3763 [1604]" strokeweight="2.25pt"/>
                  <v:rect id="Rectangle 16" o:spid="_x0000_s1030" style="position:absolute;left:78279;top:186;width:14276;height:653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" filled="f" strokecolor="#1f3763 [1604]" strokeweight="2.25pt"/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Box 2" o:spid="_x0000_s1031" type="#_x0000_t202" style="position:absolute;left:71356;top:1605;width:3639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" filled="f" stroked="f">
                    <v:textbox>
                      <w:txbxContent>
                        <w:p w14:paraId="395D4FF2" w14:textId="77777777" w:rsidR="003D7C34" w:rsidRDefault="003D7C34" w:rsidP="003D7C34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Theme="minorHAnsi" w:hAnsi="Calibri"/>
                              <w:b/>
                              <w:bCs/>
                              <w:color w:val="2F528F"/>
                              <w:kern w:val="24"/>
                              <w:sz w:val="36"/>
                              <w:szCs w:val="36"/>
                            </w:rPr>
                            <w:t>1</w:t>
                          </w:r>
                        </w:p>
                      </w:txbxContent>
                    </v:textbox>
                  </v:shape>
                  <v:rect id="Rectangle 18" o:spid="_x0000_s1032" style="position:absolute;left:53802;top:9734;width:14276;height:2455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" filled="f" strokecolor="#c00000" strokeweight="2.25pt"/>
                  <v:rect id="Rectangle 19" o:spid="_x0000_s1033" style="position:absolute;left:78279;top:19905;width:14276;height:836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" filled="f" strokecolor="#c00000" strokeweight="2.25pt"/>
                  <v:shape id="TextBox 7" o:spid="_x0000_s1034" type="#_x0000_t202" style="position:absolute;left:67635;top:9734;width:3639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" filled="f" stroked="f">
                    <v:textbox>
                      <w:txbxContent>
                        <w:p w14:paraId="4BD0D9BE" w14:textId="77777777" w:rsidR="003D7C34" w:rsidRDefault="003D7C34" w:rsidP="003D7C34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Theme="minorHAnsi" w:hAnsi="Calibri"/>
                              <w:b/>
                              <w:bCs/>
                              <w:color w:val="C00000"/>
                              <w:kern w:val="24"/>
                              <w:sz w:val="36"/>
                              <w:szCs w:val="36"/>
                            </w:rPr>
                            <w:t>2</w:t>
                          </w:r>
                        </w:p>
                      </w:txbxContent>
                    </v:textbox>
                  </v:shape>
                  <v:shape id="TextBox 8" o:spid="_x0000_s1035" type="#_x0000_t202" style="position:absolute;left:74389;top:22012;width:3638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" filled="f" stroked="f">
                    <v:textbox>
                      <w:txbxContent>
                        <w:p w14:paraId="3CE7944A" w14:textId="77777777" w:rsidR="003D7C34" w:rsidRDefault="003D7C34" w:rsidP="003D7C34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Theme="minorHAnsi" w:hAnsi="Calibri"/>
                              <w:b/>
                              <w:bCs/>
                              <w:color w:val="C00000"/>
                              <w:kern w:val="24"/>
                              <w:sz w:val="36"/>
                              <w:szCs w:val="36"/>
                            </w:rPr>
                            <w:t>3</w:t>
                          </w:r>
                        </w:p>
                      </w:txbxContent>
                    </v:textbox>
                  </v:shape>
                  <v:shape id="TextBox 9" o:spid="_x0000_s1036" type="#_x0000_t202" style="position:absolute;left:74047;top:13428;width:3638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" filled="f" stroked="f">
                    <v:textbox>
                      <w:txbxContent>
                        <w:p w14:paraId="35D1578B" w14:textId="77777777" w:rsidR="003D7C34" w:rsidRDefault="003D7C34" w:rsidP="003D7C34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Theme="minorHAnsi" w:hAnsi="Calibri"/>
                              <w:b/>
                              <w:bCs/>
                              <w:color w:val="FF9933"/>
                              <w:kern w:val="24"/>
                              <w:sz w:val="36"/>
                              <w:szCs w:val="36"/>
                            </w:rPr>
                            <w:t>4</w:t>
                          </w:r>
                        </w:p>
                      </w:txbxContent>
                    </v:textbox>
                  </v:shape>
                  <v:rect id="Rectangle 23" o:spid="_x0000_s1037" style="position:absolute;left:78279;top:10193;width:14276;height:902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" filled="f" strokecolor="#f93" strokeweight="2.25pt"/>
                  <v:rect id="Rectangle 24" o:spid="_x0000_s1038" style="position:absolute;left:94285;top:12503;width:7223;height:671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" filled="f" strokecolor="#ffd966 [1943]" strokeweight="2.25pt"/>
                  <v:shape id="TextBox 12" o:spid="_x0000_s1039" type="#_x0000_t202" style="position:absolute;left:95768;top:8809;width:3639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" filled="f" stroked="f">
                    <v:textbox>
                      <w:txbxContent>
                        <w:p w14:paraId="2ED34DA1" w14:textId="77777777" w:rsidR="003D7C34" w:rsidRDefault="003D7C34" w:rsidP="003D7C34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Theme="minorHAnsi" w:hAnsi="Calibri"/>
                              <w:b/>
                              <w:bCs/>
                              <w:color w:val="FFD966"/>
                              <w:kern w:val="24"/>
                              <w:sz w:val="36"/>
                              <w:szCs w:val="36"/>
                            </w:rPr>
                            <w:t>6</w:t>
                          </w:r>
                        </w:p>
                      </w:txbxContent>
                    </v:textbox>
                  </v:shape>
                  <v:shape id="TextBox 13" o:spid="_x0000_s1040" type="#_x0000_t202" style="position:absolute;left:74389;top:30262;width:3638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" filled="f" stroked="f">
                    <v:textbox>
                      <w:txbxContent>
                        <w:p w14:paraId="2A259D8B" w14:textId="77777777" w:rsidR="003D7C34" w:rsidRDefault="003D7C34" w:rsidP="003D7C34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Theme="minorHAnsi" w:hAnsi="Calibri"/>
                              <w:b/>
                              <w:bCs/>
                              <w:color w:val="9CC2E5" w:themeColor="accent5" w:themeTint="99"/>
                              <w:kern w:val="24"/>
                              <w:sz w:val="36"/>
                              <w:szCs w:val="36"/>
                            </w:rPr>
                            <w:t>8</w:t>
                          </w:r>
                        </w:p>
                      </w:txbxContent>
                    </v:textbox>
                  </v:shape>
                  <v:rect id="Rectangle 27" o:spid="_x0000_s1041" style="position:absolute;left:26712;top:27618;width:20776;height:1306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" filled="f" strokecolor="#7030a0" strokeweight="2.25pt"/>
                  <v:rect id="Rectangle 28" o:spid="_x0000_s1042" style="position:absolute;left:78279;top:28271;width:14276;height:601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" filled="f" strokecolor="#9cc2e5 [1944]" strokeweight="2.25pt"/>
                  <v:rect id="Rectangle 29" o:spid="_x0000_s1043" style="position:absolute;left:3372;top:27758;width:20776;height:1306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" filled="f" strokecolor="#7030a0" strokeweight="2.25pt"/>
                  <v:shape id="TextBox 17" o:spid="_x0000_s1044" type="#_x0000_t202" style="position:absolute;left:23610;top:24578;width:3638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" filled="f" stroked="f">
                    <v:textbox>
                      <w:txbxContent>
                        <w:p w14:paraId="751CB59A" w14:textId="77777777" w:rsidR="003D7C34" w:rsidRDefault="003D7C34" w:rsidP="003D7C34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Theme="minorHAnsi" w:hAnsi="Calibri"/>
                              <w:b/>
                              <w:bCs/>
                              <w:color w:val="7030A0"/>
                              <w:kern w:val="24"/>
                              <w:sz w:val="36"/>
                              <w:szCs w:val="36"/>
                            </w:rPr>
                            <w:t>7</w:t>
                          </w:r>
                        </w:p>
                      </w:txbxContent>
                    </v:textbox>
                  </v:shape>
                </v:group>
                <v:rect id="Rectangle 3" o:spid="_x0000_s1045" style="position:absolute;left:51562;top:44903;width:18568;height:772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" filled="f" strokecolor="#92d050" strokeweight="2.25pt"/>
                <v:rect id="Rectangle 4" o:spid="_x0000_s1046" style="position:absolute;left:75869;top:44903;width:18568;height:772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" filled="f" strokecolor="#92d050" strokeweight="2.25pt"/>
                <v:rect id="Rectangle 5" o:spid="_x0000_s1047" style="position:absolute;left:63226;top:53954;width:16048;height:66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" filled="f" strokecolor="#538135 [2409]" strokeweight="2.25pt"/>
                <v:rect id="Rectangle 6" o:spid="_x0000_s1048" style="position:absolute;left:10259;top:42823;width:26374;height:2561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" filled="f" strokecolor="#538135 [2409]" strokeweight="2.25pt"/>
                <v:rect id="Rectangle 7" o:spid="_x0000_s1049" style="position:absolute;left:53802;top:61523;width:14276;height:584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" filled="f" strokecolor="black [3213]" strokeweight="2.25pt"/>
                <v:rect id="Rectangle 8" o:spid="_x0000_s1050" style="position:absolute;left:78279;top:62728;width:14276;height:463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" filled="f" strokecolor="#a5a5a5 [2092]" strokeweight="2.25pt"/>
                <v:shape id="TextBox 26" o:spid="_x0000_s1051" type="#_x0000_t202" style="position:absolute;left:71030;top:42131;width:3638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" filled="f" stroked="f">
                  <v:textbox>
                    <w:txbxContent>
                      <w:p w14:paraId="00AD4513" w14:textId="77777777" w:rsidR="003D7C34" w:rsidRDefault="003D7C34" w:rsidP="003D7C34">
                        <w:pPr>
                          <w:jc w:val="center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Theme="minorHAnsi" w:hAnsi="Calibri"/>
                            <w:b/>
                            <w:bCs/>
                            <w:color w:val="92D050"/>
                            <w:kern w:val="24"/>
                            <w:sz w:val="36"/>
                            <w:szCs w:val="36"/>
                          </w:rPr>
                          <w:t>9</w:t>
                        </w:r>
                      </w:p>
                    </w:txbxContent>
                  </v:textbox>
                </v:shape>
                <v:shape id="TextBox 27" o:spid="_x0000_s1052" type="#_x0000_t202" style="position:absolute;left:58558;top:55715;width:4756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" filled="f" stroked="f">
                  <v:textbox>
                    <w:txbxContent>
                      <w:p w14:paraId="2D0409BC" w14:textId="77777777" w:rsidR="003D7C34" w:rsidRDefault="003D7C34" w:rsidP="003D7C34">
                        <w:pPr>
                          <w:jc w:val="center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Theme="minorHAnsi" w:hAnsi="Calibri"/>
                            <w:b/>
                            <w:bCs/>
                            <w:color w:val="538135" w:themeColor="accent6" w:themeShade="BF"/>
                            <w:kern w:val="24"/>
                            <w:sz w:val="36"/>
                            <w:szCs w:val="36"/>
                          </w:rPr>
                          <w:t>10</w:t>
                        </w:r>
                      </w:p>
                    </w:txbxContent>
                  </v:textbox>
                </v:shape>
                <v:shape id="TextBox 28" o:spid="_x0000_s1053" type="#_x0000_t202" style="position:absolute;left:5423;top:42143;width:4838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" filled="f" stroked="f">
                  <v:textbox>
                    <w:txbxContent>
                      <w:p w14:paraId="14A13986" w14:textId="77777777" w:rsidR="003D7C34" w:rsidRDefault="003D7C34" w:rsidP="003D7C34">
                        <w:pPr>
                          <w:jc w:val="center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Theme="minorHAnsi" w:hAnsi="Calibri"/>
                            <w:b/>
                            <w:bCs/>
                            <w:color w:val="538135" w:themeColor="accent6" w:themeShade="BF"/>
                            <w:kern w:val="24"/>
                            <w:sz w:val="36"/>
                            <w:szCs w:val="36"/>
                          </w:rPr>
                          <w:t>11</w:t>
                        </w:r>
                      </w:p>
                    </w:txbxContent>
                  </v:textbox>
                </v:shape>
                <v:shape id="TextBox 30" o:spid="_x0000_s1054" type="#_x0000_t202" style="position:absolute;left:49143;top:62487;width:4838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" filled="f" stroked="f">
                  <v:textbox>
                    <w:txbxContent>
                      <w:p w14:paraId="130A3825" w14:textId="77777777" w:rsidR="003D7C34" w:rsidRDefault="003D7C34" w:rsidP="003D7C34">
                        <w:pPr>
                          <w:jc w:val="center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Theme="minorHAnsi" w:hAnsi="Calibri"/>
                            <w:b/>
                            <w:bCs/>
                            <w:color w:val="000000" w:themeColor="text1"/>
                            <w:kern w:val="24"/>
                            <w:sz w:val="36"/>
                            <w:szCs w:val="36"/>
                          </w:rPr>
                          <w:t>12</w:t>
                        </w:r>
                      </w:p>
                    </w:txbxContent>
                  </v:textbox>
                </v:shape>
                <v:shape id="TextBox 31" o:spid="_x0000_s1055" type="#_x0000_t202" style="position:absolute;left:82732;top:59008;width:4832;height:544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" filled="f" stroked="f">
                  <v:textbox>
                    <w:txbxContent>
                      <w:p w14:paraId="6BC8BDF6" w14:textId="77777777" w:rsidR="003D7C34" w:rsidRDefault="003D7C34" w:rsidP="003D7C34">
                        <w:pPr>
                          <w:jc w:val="center"/>
                          <w:rPr>
                            <w:sz w:val="24"/>
                            <w:szCs w:val="24"/>
                          </w:rPr>
                        </w:pPr>
                        <w:r>
                          <w:rPr>
                            <w:rFonts w:asciiTheme="minorHAnsi" w:hAnsi="Calibri"/>
                            <w:b/>
                            <w:bCs/>
                            <w:color w:val="A6A6A6"/>
                            <w:kern w:val="24"/>
                            <w:sz w:val="36"/>
                            <w:szCs w:val="36"/>
                          </w:rPr>
                          <w:t>13</w:t>
                        </w:r>
                      </w:p>
                    </w:txbxContent>
                  </v:textbox>
                </v:shape>
                <w10:wrap type="square" anchorx="margin"/>
              </v:group>
            </w:pict>
          </mc:Fallback>
        </mc:AlternateContent>
      </w:r>
    </w:p>
    <w:p w14:paraId="1C9F6215" w14:textId="4115647E" w:rsidR="00184E4D" w:rsidRDefault="00184E4D" w:rsidP="00460ABA">
      <w:pPr>
        <w:rPr>
          <w:szCs w:val="17"/>
        </w:rPr>
      </w:pPr>
      <w:r w:rsidRPr="003A609F">
        <w:rPr>
          <w:noProof/>
          <w:szCs w:val="17"/>
        </w:rPr>
        <w:lastRenderedPageBreak/>
        <mc:AlternateContent>
          <mc:Choice Requires="wpg">
            <w:drawing>
              <wp:anchor distT="0" distB="0" distL="114300" distR="114300" simplePos="0" relativeHeight="251658241" behindDoc="0" locked="0" layoutInCell="1" allowOverlap="1" wp14:anchorId="3FCCA438" wp14:editId="6CBCFA08">
                <wp:simplePos x="0" y="0"/>
                <wp:positionH relativeFrom="margin">
                  <wp:align>left</wp:align>
                </wp:positionH>
                <wp:positionV relativeFrom="paragraph">
                  <wp:posOffset>47625</wp:posOffset>
                </wp:positionV>
                <wp:extent cx="3057527" cy="3219451"/>
                <wp:effectExtent l="0" t="19050" r="9525" b="19050"/>
                <wp:wrapSquare wrapText="bothSides"/>
                <wp:docPr id="34" name="Group 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057527" cy="3219451"/>
                          <a:chOff x="0" y="0"/>
                          <a:chExt cx="3057527" cy="3219451"/>
                        </a:xfrm>
                      </wpg:grpSpPr>
                      <wpg:grpSp>
                        <wpg:cNvPr id="35" name="Group 35"/>
                        <wpg:cNvGrpSpPr/>
                        <wpg:grpSpPr>
                          <a:xfrm>
                            <a:off x="0" y="0"/>
                            <a:ext cx="3057527" cy="3219451"/>
                            <a:chOff x="0" y="0"/>
                            <a:chExt cx="3057527" cy="3219451"/>
                          </a:xfrm>
                        </wpg:grpSpPr>
                        <pic:pic xmlns:pic="http://schemas.openxmlformats.org/drawingml/2006/picture">
                          <pic:nvPicPr>
                            <pic:cNvPr id="36" name="Picture 3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8"/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57202" y="1"/>
                              <a:ext cx="2600325" cy="321945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37" name="TextBox 4"/>
                          <wps:cNvSpPr txBox="1"/>
                          <wps:spPr>
                            <a:xfrm>
                              <a:off x="0" y="0"/>
                              <a:ext cx="363855" cy="544195"/>
                            </a:xfrm>
                            <a:prstGeom prst="rect">
                              <a:avLst/>
                            </a:prstGeom>
                            <a:noFill/>
                          </wps:spPr>
                          <wps:txbx>
                            <w:txbxContent>
                              <w:p w14:paraId="071B7F50" w14:textId="77777777" w:rsidR="003A609F" w:rsidRDefault="003A609F" w:rsidP="003A609F">
                                <w:pPr>
                                  <w:jc w:val="center"/>
                                  <w:rPr>
                                    <w:sz w:val="24"/>
                                    <w:szCs w:val="24"/>
                                  </w:rPr>
                                </w:pPr>
                                <w:r>
                                  <w:rPr>
                                    <w:rFonts w:asciiTheme="minorHAnsi" w:hAnsi="Calibri"/>
                                    <w:b/>
                                    <w:bCs/>
                                    <w:color w:val="E735B4"/>
                                    <w:kern w:val="24"/>
                                    <w:sz w:val="36"/>
                                    <w:szCs w:val="36"/>
                                  </w:rPr>
                                  <w:t>7</w:t>
                                </w:r>
                              </w:p>
                            </w:txbxContent>
                          </wps:txbx>
                          <wps:bodyPr wrap="square" rtlCol="0">
                            <a:spAutoFit/>
                          </wps:bodyPr>
                        </wps:wsp>
                      </wpg:grpSp>
                      <wps:wsp>
                        <wps:cNvPr id="38" name="Rectangle 38"/>
                        <wps:cNvSpPr/>
                        <wps:spPr>
                          <a:xfrm>
                            <a:off x="457202" y="0"/>
                            <a:ext cx="2600324" cy="3219449"/>
                          </a:xfrm>
                          <a:prstGeom prst="rect">
                            <a:avLst/>
                          </a:prstGeom>
                          <a:noFill/>
                          <a:ln w="28575">
                            <a:solidFill>
                              <a:srgbClr val="E735B4"/>
                            </a:solidFill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tlCol="0" anchor="ctr"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FCCA438" id="Group 6" o:spid="_x0000_s1056" style="position:absolute;margin-left:0;margin-top:3.75pt;width:240.75pt;height:253.5pt;z-index:251658241;mso-position-horizontal:left;mso-position-horizontal-relative:margin" coordsize="30575,3219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">
                <v:group id="Group 35" o:spid="_x0000_s1057" style="position:absolute;width:30575;height:32194" coordsize="30575,321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">
                  <v:shape id="Picture 36" o:spid="_x0000_s1058" type="#_x0000_t75" style="position:absolute;left:4572;width:26003;height:3219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">
                    <v:imagedata r:id="rId9" o:title=""/>
                  </v:shape>
                  <v:shape id="TextBox 4" o:spid="_x0000_s1059" type="#_x0000_t202" style="position:absolute;width:3638;height:544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36MswgAAANsAAAAPAAAAZHJzL2Rvd25yZXYueG1sRI9Ba8JA&#10;FITvBf/D8oTe6kal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AO36MswgAAANsAAAAPAAAA&#10;AAAAAAAAAAAAAAcCAABkcnMvZG93bnJldi54bWxQSwUGAAAAAAMAAwC3AAAA9gIAAAAA&#10;" filled="f" stroked="f">
                    <v:textbox style="mso-fit-shape-to-text:t">
                      <w:txbxContent>
                        <w:p w14:paraId="071B7F50" w14:textId="77777777" w:rsidR="003A609F" w:rsidRDefault="003A609F" w:rsidP="003A609F">
                          <w:pPr>
                            <w:jc w:val="center"/>
                            <w:rPr>
                              <w:sz w:val="24"/>
                              <w:szCs w:val="24"/>
                            </w:rPr>
                          </w:pPr>
                          <w:r>
                            <w:rPr>
                              <w:rFonts w:asciiTheme="minorHAnsi" w:hAnsi="Calibri"/>
                              <w:b/>
                              <w:bCs/>
                              <w:color w:val="E735B4"/>
                              <w:kern w:val="24"/>
                              <w:sz w:val="36"/>
                              <w:szCs w:val="36"/>
                            </w:rPr>
                            <w:t>7</w:t>
                          </w:r>
                        </w:p>
                      </w:txbxContent>
                    </v:textbox>
                  </v:shape>
                </v:group>
                <v:rect id="Rectangle 38" o:spid="_x0000_s1060" style="position:absolute;left:4572;width:26003;height:321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" filled="f" strokecolor="#e735b4" strokeweight="2.25pt"/>
                <w10:wrap type="square" anchorx="margin"/>
              </v:group>
            </w:pict>
          </mc:Fallback>
        </mc:AlternateContent>
      </w:r>
    </w:p>
    <w:p w14:paraId="72B897C8" w14:textId="77777777" w:rsidR="00184E4D" w:rsidRDefault="00184E4D" w:rsidP="00460ABA">
      <w:pPr>
        <w:rPr>
          <w:szCs w:val="17"/>
        </w:rPr>
        <w:sectPr w:rsidR="00184E4D" w:rsidSect="00554362">
          <w:pgSz w:w="16838" w:h="11906" w:orient="landscape"/>
          <w:pgMar w:top="1417" w:right="1417" w:bottom="1417" w:left="1417" w:header="720" w:footer="720" w:gutter="0"/>
          <w:cols w:space="720"/>
          <w:docGrid w:linePitch="360"/>
        </w:sectPr>
      </w:pPr>
    </w:p>
    <w:p w14:paraId="4C403BCD" w14:textId="14FE0C30" w:rsidR="00184E4D" w:rsidRPr="00184E4D" w:rsidRDefault="00184E4D" w:rsidP="00184E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 w:val="16"/>
        </w:rPr>
      </w:pPr>
      <w:r>
        <w:rPr>
          <w:szCs w:val="17"/>
        </w:rPr>
        <w:lastRenderedPageBreak/>
        <w:fldChar w:fldCharType="begin" w:fldLock="1"/>
      </w:r>
      <w:r>
        <w:rPr>
          <w:szCs w:val="17"/>
        </w:rPr>
        <w:instrText xml:space="preserve">ADDIN Mendeley Bibliography CSL_BIBLIOGRAPHY </w:instrText>
      </w:r>
      <w:r>
        <w:rPr>
          <w:szCs w:val="17"/>
        </w:rPr>
        <w:fldChar w:fldCharType="separate"/>
      </w:r>
      <w:r w:rsidRPr="00184E4D">
        <w:rPr>
          <w:rFonts w:cs="Times New Roman"/>
          <w:noProof/>
          <w:sz w:val="16"/>
          <w:szCs w:val="24"/>
        </w:rPr>
        <w:t>1</w:t>
      </w:r>
      <w:r w:rsidRPr="00184E4D">
        <w:rPr>
          <w:rFonts w:cs="Times New Roman"/>
          <w:noProof/>
          <w:sz w:val="16"/>
          <w:szCs w:val="24"/>
        </w:rPr>
        <w:tab/>
        <w:t xml:space="preserve">C. M. Simon, B. Smit and M. Haranczyk, </w:t>
      </w:r>
      <w:r w:rsidRPr="00184E4D">
        <w:rPr>
          <w:rFonts w:cs="Times New Roman"/>
          <w:i/>
          <w:iCs/>
          <w:noProof/>
          <w:sz w:val="16"/>
          <w:szCs w:val="24"/>
        </w:rPr>
        <w:t>Comput. Phys. Commun.</w:t>
      </w:r>
      <w:r w:rsidRPr="00184E4D">
        <w:rPr>
          <w:rFonts w:cs="Times New Roman"/>
          <w:noProof/>
          <w:sz w:val="16"/>
          <w:szCs w:val="24"/>
        </w:rPr>
        <w:t xml:space="preserve">, 2016, </w:t>
      </w:r>
      <w:r w:rsidRPr="00184E4D">
        <w:rPr>
          <w:rFonts w:cs="Times New Roman"/>
          <w:b/>
          <w:bCs/>
          <w:noProof/>
          <w:sz w:val="16"/>
          <w:szCs w:val="24"/>
        </w:rPr>
        <w:t>200</w:t>
      </w:r>
      <w:r w:rsidRPr="00184E4D">
        <w:rPr>
          <w:rFonts w:cs="Times New Roman"/>
          <w:noProof/>
          <w:sz w:val="16"/>
          <w:szCs w:val="24"/>
        </w:rPr>
        <w:t>, 364–380.</w:t>
      </w:r>
    </w:p>
    <w:p w14:paraId="7C2A7EA8" w14:textId="132C4B15" w:rsidR="000A32C2" w:rsidRPr="000A32C2" w:rsidRDefault="00184E4D" w:rsidP="00460ABA">
      <w:pPr>
        <w:rPr>
          <w:szCs w:val="17"/>
        </w:rPr>
      </w:pPr>
      <w:r>
        <w:rPr>
          <w:szCs w:val="17"/>
        </w:rPr>
        <w:fldChar w:fldCharType="end"/>
      </w:r>
    </w:p>
    <w:sectPr w:rsidR="000A32C2" w:rsidRPr="000A32C2" w:rsidSect="00184E4D">
      <w:pgSz w:w="11906" w:h="16838"/>
      <w:pgMar w:top="1417" w:right="1417" w:bottom="1417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625D6C"/>
    <w:multiLevelType w:val="hybridMultilevel"/>
    <w:tmpl w:val="66F43BA6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2373D39"/>
    <w:multiLevelType w:val="hybridMultilevel"/>
    <w:tmpl w:val="CC546C7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E06A7"/>
    <w:rsid w:val="00003444"/>
    <w:rsid w:val="00036D05"/>
    <w:rsid w:val="00047CF0"/>
    <w:rsid w:val="000873AA"/>
    <w:rsid w:val="00095219"/>
    <w:rsid w:val="000A32C2"/>
    <w:rsid w:val="000D0D7C"/>
    <w:rsid w:val="000E4023"/>
    <w:rsid w:val="00112887"/>
    <w:rsid w:val="00183C65"/>
    <w:rsid w:val="00184E4D"/>
    <w:rsid w:val="0018767B"/>
    <w:rsid w:val="001B31A9"/>
    <w:rsid w:val="002445E2"/>
    <w:rsid w:val="00263BC3"/>
    <w:rsid w:val="00281D58"/>
    <w:rsid w:val="00283FD8"/>
    <w:rsid w:val="0031134F"/>
    <w:rsid w:val="00313AF8"/>
    <w:rsid w:val="0036062D"/>
    <w:rsid w:val="00385FBE"/>
    <w:rsid w:val="003A609F"/>
    <w:rsid w:val="003A6452"/>
    <w:rsid w:val="003C5DDA"/>
    <w:rsid w:val="003D7C34"/>
    <w:rsid w:val="003E7515"/>
    <w:rsid w:val="003F23AC"/>
    <w:rsid w:val="00407C60"/>
    <w:rsid w:val="00414C6D"/>
    <w:rsid w:val="004176F2"/>
    <w:rsid w:val="00417D36"/>
    <w:rsid w:val="0045200E"/>
    <w:rsid w:val="00460ABA"/>
    <w:rsid w:val="00462513"/>
    <w:rsid w:val="004A3536"/>
    <w:rsid w:val="004B6DDF"/>
    <w:rsid w:val="00514431"/>
    <w:rsid w:val="00514E50"/>
    <w:rsid w:val="0054566E"/>
    <w:rsid w:val="00554362"/>
    <w:rsid w:val="00556EB5"/>
    <w:rsid w:val="005A5EF3"/>
    <w:rsid w:val="005D196F"/>
    <w:rsid w:val="005D47CC"/>
    <w:rsid w:val="0062782B"/>
    <w:rsid w:val="00633A40"/>
    <w:rsid w:val="006456DD"/>
    <w:rsid w:val="006552DB"/>
    <w:rsid w:val="00666705"/>
    <w:rsid w:val="006674B2"/>
    <w:rsid w:val="006C6926"/>
    <w:rsid w:val="006D5862"/>
    <w:rsid w:val="006D6450"/>
    <w:rsid w:val="0073165C"/>
    <w:rsid w:val="00751695"/>
    <w:rsid w:val="00754DB4"/>
    <w:rsid w:val="00784F1B"/>
    <w:rsid w:val="007954BB"/>
    <w:rsid w:val="0084320D"/>
    <w:rsid w:val="008A2A38"/>
    <w:rsid w:val="008A6B37"/>
    <w:rsid w:val="008B6A88"/>
    <w:rsid w:val="008C473B"/>
    <w:rsid w:val="008E0B11"/>
    <w:rsid w:val="00906FD5"/>
    <w:rsid w:val="0092462A"/>
    <w:rsid w:val="009265C7"/>
    <w:rsid w:val="00934CB2"/>
    <w:rsid w:val="009427C7"/>
    <w:rsid w:val="00962357"/>
    <w:rsid w:val="00993435"/>
    <w:rsid w:val="009A411F"/>
    <w:rsid w:val="009A4AE4"/>
    <w:rsid w:val="009C2903"/>
    <w:rsid w:val="009E27A8"/>
    <w:rsid w:val="009E3C3F"/>
    <w:rsid w:val="00A705C1"/>
    <w:rsid w:val="00A977B7"/>
    <w:rsid w:val="00AA362A"/>
    <w:rsid w:val="00AB3B12"/>
    <w:rsid w:val="00AD59D4"/>
    <w:rsid w:val="00AD6385"/>
    <w:rsid w:val="00AF5666"/>
    <w:rsid w:val="00B06BB8"/>
    <w:rsid w:val="00B23555"/>
    <w:rsid w:val="00BB31A8"/>
    <w:rsid w:val="00BB6B70"/>
    <w:rsid w:val="00BC6387"/>
    <w:rsid w:val="00BC679B"/>
    <w:rsid w:val="00C01987"/>
    <w:rsid w:val="00C278D0"/>
    <w:rsid w:val="00C65A45"/>
    <w:rsid w:val="00C65CDC"/>
    <w:rsid w:val="00C85D17"/>
    <w:rsid w:val="00CB7271"/>
    <w:rsid w:val="00D04679"/>
    <w:rsid w:val="00D16117"/>
    <w:rsid w:val="00D32595"/>
    <w:rsid w:val="00D353EF"/>
    <w:rsid w:val="00D527EF"/>
    <w:rsid w:val="00D52AB6"/>
    <w:rsid w:val="00D72C38"/>
    <w:rsid w:val="00D91015"/>
    <w:rsid w:val="00DD3534"/>
    <w:rsid w:val="00DE06A7"/>
    <w:rsid w:val="00E26408"/>
    <w:rsid w:val="00E4264E"/>
    <w:rsid w:val="00E749F9"/>
    <w:rsid w:val="00E87781"/>
    <w:rsid w:val="00EC49CA"/>
    <w:rsid w:val="00F25CCE"/>
    <w:rsid w:val="00F67091"/>
    <w:rsid w:val="00FD64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9B2937"/>
  <w15:chartTrackingRefBased/>
  <w15:docId w15:val="{67B602E4-E2C2-4634-BF89-48857F201A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160" w:line="302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65C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E06A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606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606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606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606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6062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6062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6062D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AB3B12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822B7C-0940-4D26-B3C4-197F110DEE6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8</TotalTime>
  <Pages>4</Pages>
  <Words>849</Words>
  <Characters>4844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utzenberg, Ellen</dc:creator>
  <cp:keywords/>
  <dc:description/>
  <cp:lastModifiedBy>Hurne, Simon van</cp:lastModifiedBy>
  <cp:revision>70</cp:revision>
  <dcterms:created xsi:type="dcterms:W3CDTF">2021-11-12T07:38:00Z</dcterms:created>
  <dcterms:modified xsi:type="dcterms:W3CDTF">2022-03-31T14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emistry-of-materials</vt:lpwstr>
  </property>
  <property fmtid="{D5CDD505-2E9C-101B-9397-08002B2CF9AE}" pid="9" name="Mendeley Recent Style Name 3_1">
    <vt:lpwstr>Chemistry of Materials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noscale</vt:lpwstr>
  </property>
  <property fmtid="{D5CDD505-2E9C-101B-9397-08002B2CF9AE}" pid="19" name="Mendeley Recent Style Name 8_1">
    <vt:lpwstr>Nanoscale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108b074-34b5-3202-a8d0-5b227d997a02</vt:lpwstr>
  </property>
  <property fmtid="{D5CDD505-2E9C-101B-9397-08002B2CF9AE}" pid="24" name="Mendeley Citation Style_1">
    <vt:lpwstr>http://www.zotero.org/styles/nanoscale</vt:lpwstr>
  </property>
</Properties>
</file>